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D45D0" w:rsidRDefault="000D45D0" w:rsidP="000D45D0">
      <w:r>
        <w:rPr>
          <w:b/>
          <w:sz w:val="24"/>
          <w:szCs w:val="24"/>
        </w:rPr>
        <w:t>Supplemental data</w:t>
      </w:r>
    </w:p>
    <w:p w:rsidR="000D45D0" w:rsidRDefault="000D45D0" w:rsidP="000D45D0"/>
    <w:p w:rsidR="000D45D0" w:rsidRDefault="000D45D0" w:rsidP="000D45D0"/>
    <w:p w:rsidR="000D45D0" w:rsidRDefault="00F52A75" w:rsidP="000D45D0">
      <w:r>
        <w:rPr>
          <w:b/>
          <w:sz w:val="24"/>
          <w:szCs w:val="24"/>
        </w:rPr>
        <w:t>Research Note</w:t>
      </w:r>
      <w:r w:rsidR="000D45D0">
        <w:rPr>
          <w:b/>
          <w:sz w:val="24"/>
          <w:szCs w:val="24"/>
        </w:rPr>
        <w:t xml:space="preserve"> </w:t>
      </w:r>
    </w:p>
    <w:p w:rsidR="000D45D0" w:rsidRDefault="000D45D0" w:rsidP="000D45D0">
      <w:r>
        <w:t xml:space="preserve"> </w:t>
      </w:r>
    </w:p>
    <w:p w:rsidR="000D45D0" w:rsidRDefault="000D45D0" w:rsidP="000D45D0">
      <w:r>
        <w:t xml:space="preserve"> </w:t>
      </w:r>
    </w:p>
    <w:p w:rsidR="000D45D0" w:rsidRDefault="000D45D0" w:rsidP="000D45D0"/>
    <w:p w:rsidR="000D45D0" w:rsidRDefault="000D45D0" w:rsidP="000D45D0">
      <w:r>
        <w:rPr>
          <w:b/>
          <w:sz w:val="24"/>
          <w:szCs w:val="24"/>
        </w:rPr>
        <w:t>Illustrating and Homology Modeling the Proteins of the Zika Virus</w:t>
      </w:r>
    </w:p>
    <w:p w:rsidR="000D45D0" w:rsidRDefault="000D45D0" w:rsidP="000D45D0">
      <w:r>
        <w:rPr>
          <w:b/>
          <w:sz w:val="24"/>
          <w:szCs w:val="24"/>
        </w:rPr>
        <w:t xml:space="preserve"> </w:t>
      </w:r>
    </w:p>
    <w:p w:rsidR="000D45D0" w:rsidRDefault="000D45D0" w:rsidP="000D45D0">
      <w:r>
        <w:rPr>
          <w:b/>
          <w:sz w:val="24"/>
          <w:szCs w:val="24"/>
        </w:rPr>
        <w:t xml:space="preserve"> </w:t>
      </w:r>
    </w:p>
    <w:p w:rsidR="000D45D0" w:rsidRDefault="000D45D0" w:rsidP="000D45D0">
      <w:pPr>
        <w:spacing w:line="480" w:lineRule="auto"/>
      </w:pPr>
      <w:r>
        <w:rPr>
          <w:sz w:val="24"/>
          <w:szCs w:val="24"/>
        </w:rPr>
        <w:t>Sean Ekins</w:t>
      </w:r>
      <w:r>
        <w:rPr>
          <w:sz w:val="24"/>
          <w:szCs w:val="24"/>
          <w:vertAlign w:val="superscript"/>
        </w:rPr>
        <w:t>1,2,3</w:t>
      </w:r>
      <w:r>
        <w:rPr>
          <w:sz w:val="24"/>
          <w:szCs w:val="24"/>
        </w:rPr>
        <w:t xml:space="preserve">, John Liebler </w:t>
      </w:r>
      <w:r>
        <w:rPr>
          <w:sz w:val="24"/>
          <w:szCs w:val="24"/>
          <w:vertAlign w:val="superscript"/>
        </w:rPr>
        <w:t>4</w:t>
      </w:r>
      <w:r>
        <w:rPr>
          <w:sz w:val="24"/>
          <w:szCs w:val="24"/>
        </w:rPr>
        <w:t>,</w:t>
      </w:r>
      <w:r>
        <w:rPr>
          <w:sz w:val="24"/>
          <w:szCs w:val="24"/>
          <w:vertAlign w:val="superscript"/>
        </w:rPr>
        <w:t xml:space="preserve"> </w:t>
      </w:r>
      <w:r>
        <w:rPr>
          <w:sz w:val="24"/>
          <w:szCs w:val="24"/>
        </w:rPr>
        <w:t>Bruno J. Neves</w:t>
      </w:r>
      <w:r>
        <w:rPr>
          <w:sz w:val="24"/>
          <w:szCs w:val="24"/>
          <w:vertAlign w:val="superscript"/>
        </w:rPr>
        <w:t>5</w:t>
      </w:r>
      <w:r>
        <w:rPr>
          <w:sz w:val="24"/>
          <w:szCs w:val="24"/>
        </w:rPr>
        <w:t>, Warren Lewis</w:t>
      </w:r>
      <w:r>
        <w:rPr>
          <w:sz w:val="24"/>
          <w:szCs w:val="24"/>
          <w:vertAlign w:val="superscript"/>
        </w:rPr>
        <w:t>6</w:t>
      </w:r>
      <w:r>
        <w:rPr>
          <w:sz w:val="24"/>
          <w:szCs w:val="24"/>
        </w:rPr>
        <w:t>, Megan Coffee</w:t>
      </w:r>
      <w:r>
        <w:rPr>
          <w:sz w:val="24"/>
          <w:szCs w:val="24"/>
          <w:vertAlign w:val="superscript"/>
        </w:rPr>
        <w:t>7</w:t>
      </w:r>
      <w:r>
        <w:rPr>
          <w:sz w:val="24"/>
          <w:szCs w:val="24"/>
        </w:rPr>
        <w:t>, Rachelle Bienstock</w:t>
      </w:r>
      <w:r>
        <w:rPr>
          <w:sz w:val="24"/>
          <w:szCs w:val="24"/>
          <w:vertAlign w:val="superscript"/>
        </w:rPr>
        <w:t>8</w:t>
      </w:r>
      <w:r>
        <w:rPr>
          <w:sz w:val="24"/>
          <w:szCs w:val="24"/>
        </w:rPr>
        <w:t>, Christopher Southan</w:t>
      </w:r>
      <w:r>
        <w:rPr>
          <w:sz w:val="24"/>
          <w:szCs w:val="24"/>
          <w:vertAlign w:val="superscript"/>
        </w:rPr>
        <w:t>9</w:t>
      </w:r>
      <w:r>
        <w:rPr>
          <w:sz w:val="24"/>
          <w:szCs w:val="24"/>
        </w:rPr>
        <w:t xml:space="preserve"> and Carolina H. Andrade</w:t>
      </w:r>
      <w:r>
        <w:rPr>
          <w:sz w:val="24"/>
          <w:szCs w:val="24"/>
          <w:vertAlign w:val="superscript"/>
        </w:rPr>
        <w:t>5</w:t>
      </w:r>
      <w:r>
        <w:rPr>
          <w:sz w:val="24"/>
          <w:szCs w:val="24"/>
        </w:rPr>
        <w:t xml:space="preserve"> </w:t>
      </w:r>
    </w:p>
    <w:p w:rsidR="000D45D0" w:rsidRDefault="000D45D0" w:rsidP="000D45D0">
      <w:pPr>
        <w:spacing w:line="480" w:lineRule="auto"/>
      </w:pPr>
      <w:r>
        <w:rPr>
          <w:b/>
          <w:sz w:val="24"/>
          <w:szCs w:val="24"/>
        </w:rPr>
        <w:t xml:space="preserve"> </w:t>
      </w:r>
    </w:p>
    <w:p w:rsidR="000D45D0" w:rsidRPr="000F3563" w:rsidRDefault="000D45D0" w:rsidP="000D45D0">
      <w:pPr>
        <w:spacing w:line="480" w:lineRule="auto"/>
        <w:rPr>
          <w:sz w:val="24"/>
          <w:szCs w:val="24"/>
        </w:rPr>
      </w:pPr>
      <w:r w:rsidRPr="000F3563">
        <w:rPr>
          <w:sz w:val="24"/>
          <w:szCs w:val="24"/>
          <w:vertAlign w:val="superscript"/>
        </w:rPr>
        <w:t xml:space="preserve">1 </w:t>
      </w:r>
      <w:r w:rsidRPr="000F3563">
        <w:rPr>
          <w:sz w:val="24"/>
          <w:szCs w:val="24"/>
        </w:rPr>
        <w:t>Collaborations in Chemistry, 5616 Hilltop Needmore Road, Fuquay-Varina, NC 27526, USA.</w:t>
      </w:r>
    </w:p>
    <w:p w:rsidR="000D45D0" w:rsidRPr="000F3563" w:rsidRDefault="000D45D0" w:rsidP="000D45D0">
      <w:pPr>
        <w:spacing w:line="480" w:lineRule="auto"/>
        <w:rPr>
          <w:sz w:val="24"/>
          <w:szCs w:val="24"/>
        </w:rPr>
      </w:pPr>
      <w:r w:rsidRPr="000F3563">
        <w:rPr>
          <w:sz w:val="24"/>
          <w:szCs w:val="24"/>
          <w:vertAlign w:val="superscript"/>
        </w:rPr>
        <w:t xml:space="preserve">2 </w:t>
      </w:r>
      <w:r w:rsidRPr="000F3563">
        <w:rPr>
          <w:sz w:val="24"/>
          <w:szCs w:val="24"/>
        </w:rPr>
        <w:t>Collaborations Pharmaceuticals, Inc., 5616 Hilltop Needmore Road, Fuquay-Varina, NC 27526, USA.</w:t>
      </w:r>
    </w:p>
    <w:p w:rsidR="000D45D0" w:rsidRPr="000F3563" w:rsidRDefault="000D45D0" w:rsidP="000D45D0">
      <w:pPr>
        <w:spacing w:line="480" w:lineRule="auto"/>
        <w:rPr>
          <w:sz w:val="24"/>
          <w:szCs w:val="24"/>
        </w:rPr>
      </w:pPr>
      <w:r w:rsidRPr="000F3563">
        <w:rPr>
          <w:sz w:val="24"/>
          <w:szCs w:val="24"/>
          <w:vertAlign w:val="superscript"/>
        </w:rPr>
        <w:t>3</w:t>
      </w:r>
      <w:r w:rsidRPr="000F3563">
        <w:rPr>
          <w:sz w:val="24"/>
          <w:szCs w:val="24"/>
        </w:rPr>
        <w:t xml:space="preserve"> Collaborative Drug Discovery, Inc., 1633 Bayshore Highway, Suite 342, Burlingame, CA 94010, USA</w:t>
      </w:r>
    </w:p>
    <w:p w:rsidR="000D45D0" w:rsidRPr="000F3563" w:rsidRDefault="000D45D0" w:rsidP="000D45D0">
      <w:pPr>
        <w:spacing w:line="480" w:lineRule="auto"/>
        <w:rPr>
          <w:sz w:val="24"/>
          <w:szCs w:val="24"/>
        </w:rPr>
      </w:pPr>
      <w:r w:rsidRPr="000F3563">
        <w:rPr>
          <w:sz w:val="24"/>
          <w:szCs w:val="24"/>
          <w:vertAlign w:val="superscript"/>
        </w:rPr>
        <w:t>4</w:t>
      </w:r>
      <w:r w:rsidRPr="000F3563">
        <w:rPr>
          <w:sz w:val="24"/>
          <w:szCs w:val="24"/>
        </w:rPr>
        <w:t xml:space="preserve"> Art of the Cell, 40 Putzel Ave, Guilford, CT 06437 USA</w:t>
      </w:r>
    </w:p>
    <w:p w:rsidR="000D45D0" w:rsidRPr="000F3563" w:rsidRDefault="000D45D0" w:rsidP="000D45D0">
      <w:pPr>
        <w:spacing w:line="480" w:lineRule="auto"/>
        <w:rPr>
          <w:sz w:val="24"/>
          <w:szCs w:val="24"/>
        </w:rPr>
      </w:pPr>
      <w:r w:rsidRPr="000F3563">
        <w:rPr>
          <w:sz w:val="24"/>
          <w:szCs w:val="24"/>
          <w:vertAlign w:val="superscript"/>
        </w:rPr>
        <w:t>5</w:t>
      </w:r>
      <w:r w:rsidRPr="000F3563">
        <w:rPr>
          <w:sz w:val="24"/>
          <w:szCs w:val="24"/>
        </w:rPr>
        <w:t xml:space="preserve"> LabMol - Laboratory for Molecular Modeling and Drug Design, Faculty of Pharmacy, Federal University of Goias, Goiânia, GO, 75605-170, Brazil</w:t>
      </w:r>
    </w:p>
    <w:p w:rsidR="000D45D0" w:rsidRPr="000F3563" w:rsidRDefault="000D45D0" w:rsidP="000D45D0">
      <w:pPr>
        <w:spacing w:line="480" w:lineRule="auto"/>
        <w:rPr>
          <w:sz w:val="24"/>
          <w:szCs w:val="24"/>
        </w:rPr>
      </w:pPr>
      <w:r w:rsidRPr="000F3563">
        <w:rPr>
          <w:sz w:val="24"/>
          <w:szCs w:val="24"/>
          <w:vertAlign w:val="superscript"/>
        </w:rPr>
        <w:t>6</w:t>
      </w:r>
      <w:r w:rsidRPr="000F3563">
        <w:rPr>
          <w:sz w:val="24"/>
          <w:szCs w:val="24"/>
        </w:rPr>
        <w:t xml:space="preserve"> Washington University School of Medicine, Department of Medicine, St. Louis, MO 63110</w:t>
      </w:r>
    </w:p>
    <w:p w:rsidR="000D45D0" w:rsidRPr="000F3563" w:rsidRDefault="000D45D0" w:rsidP="000D45D0">
      <w:pPr>
        <w:spacing w:line="480" w:lineRule="auto"/>
        <w:rPr>
          <w:sz w:val="24"/>
          <w:szCs w:val="24"/>
        </w:rPr>
      </w:pPr>
      <w:r w:rsidRPr="000F3563">
        <w:rPr>
          <w:sz w:val="24"/>
          <w:szCs w:val="24"/>
          <w:vertAlign w:val="superscript"/>
        </w:rPr>
        <w:t>7</w:t>
      </w:r>
      <w:r w:rsidRPr="000F3563">
        <w:rPr>
          <w:sz w:val="24"/>
          <w:szCs w:val="24"/>
        </w:rPr>
        <w:t xml:space="preserve"> The International Rescue Committee, New York, NY, USA</w:t>
      </w:r>
    </w:p>
    <w:p w:rsidR="000D45D0" w:rsidRPr="000F3563" w:rsidRDefault="000D45D0" w:rsidP="000D45D0">
      <w:pPr>
        <w:spacing w:line="480" w:lineRule="auto"/>
        <w:rPr>
          <w:sz w:val="24"/>
          <w:szCs w:val="24"/>
        </w:rPr>
      </w:pPr>
      <w:r w:rsidRPr="000F3563">
        <w:rPr>
          <w:sz w:val="24"/>
          <w:szCs w:val="24"/>
          <w:vertAlign w:val="superscript"/>
        </w:rPr>
        <w:t>8</w:t>
      </w:r>
      <w:r w:rsidRPr="000F3563">
        <w:rPr>
          <w:sz w:val="24"/>
          <w:szCs w:val="24"/>
        </w:rPr>
        <w:t xml:space="preserve"> RJB Computational Modeling LLC, 300 Pitch Pine Lane, Chapel Hill, North Carolina, 27514-1747, USA</w:t>
      </w:r>
    </w:p>
    <w:p w:rsidR="000D45D0" w:rsidRPr="000F3563" w:rsidRDefault="000D45D0" w:rsidP="000D45D0">
      <w:pPr>
        <w:spacing w:line="480" w:lineRule="auto"/>
        <w:rPr>
          <w:sz w:val="24"/>
          <w:szCs w:val="24"/>
        </w:rPr>
      </w:pPr>
      <w:r w:rsidRPr="000F3563">
        <w:rPr>
          <w:sz w:val="24"/>
          <w:szCs w:val="24"/>
          <w:vertAlign w:val="superscript"/>
        </w:rPr>
        <w:t>9</w:t>
      </w:r>
      <w:r w:rsidRPr="000F3563">
        <w:rPr>
          <w:sz w:val="24"/>
          <w:szCs w:val="24"/>
        </w:rPr>
        <w:t xml:space="preserve"> IUPHAR/BPS Guide to PHARMACOLOGY, Centre for Integrative Physiology, University of Edinburgh, Hugh Robson Building, Edinburgh, EH8 9XD, UK </w:t>
      </w:r>
    </w:p>
    <w:p w:rsidR="000D45D0" w:rsidRDefault="000D45D0" w:rsidP="000D45D0">
      <w:r>
        <w:rPr>
          <w:b/>
          <w:sz w:val="24"/>
          <w:szCs w:val="24"/>
        </w:rPr>
        <w:t xml:space="preserve"> </w:t>
      </w:r>
    </w:p>
    <w:p w:rsidR="000D45D0" w:rsidRDefault="000D45D0" w:rsidP="000D45D0">
      <w:r>
        <w:rPr>
          <w:sz w:val="24"/>
          <w:szCs w:val="24"/>
        </w:rPr>
        <w:lastRenderedPageBreak/>
        <w:t xml:space="preserve">* To whom correspondence should be addressed. Sean Ekins, E-mail address: </w:t>
      </w:r>
      <w:r>
        <w:rPr>
          <w:color w:val="0000FF"/>
          <w:sz w:val="24"/>
          <w:szCs w:val="24"/>
        </w:rPr>
        <w:t>ekinssean@yahoo.com</w:t>
      </w:r>
      <w:r>
        <w:rPr>
          <w:sz w:val="24"/>
          <w:szCs w:val="24"/>
        </w:rPr>
        <w:t>, Phone: +1 215-687-1320, Twitter: @collabchem</w:t>
      </w:r>
    </w:p>
    <w:p w:rsidR="000D45D0" w:rsidRDefault="000D45D0" w:rsidP="000D45D0"/>
    <w:p w:rsidR="000D45D0" w:rsidRDefault="000D45D0" w:rsidP="000D45D0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:rsidR="000D45D0" w:rsidRPr="00263DA0" w:rsidRDefault="000D45D0" w:rsidP="000D45D0">
      <w:pPr>
        <w:spacing w:line="480" w:lineRule="auto"/>
        <w:jc w:val="both"/>
        <w:rPr>
          <w:sz w:val="24"/>
          <w:szCs w:val="24"/>
        </w:rPr>
      </w:pPr>
      <w:r w:rsidRPr="00263DA0">
        <w:rPr>
          <w:sz w:val="24"/>
          <w:szCs w:val="24"/>
        </w:rPr>
        <w:lastRenderedPageBreak/>
        <w:t xml:space="preserve">Supplemental Material S1. </w:t>
      </w:r>
      <w:bookmarkStart w:id="0" w:name="_GoBack"/>
      <w:bookmarkEnd w:id="0"/>
      <w:r w:rsidRPr="00263DA0">
        <w:rPr>
          <w:sz w:val="24"/>
          <w:szCs w:val="24"/>
          <w:lang w:val="en-GB"/>
        </w:rPr>
        <w:t xml:space="preserve">Search of ZIKV polyprotein against PDB (NCBI BLAST server, 24 Feb).   The upper graphic is the conserved domain mark-up. The lower graphic shows the high-scoring matches to PDB entries, with the red lines indicating 55 to 70% sequence identity.  </w:t>
      </w:r>
    </w:p>
    <w:p w:rsidR="000D45D0" w:rsidRDefault="000D45D0" w:rsidP="000D45D0">
      <w:pPr>
        <w:rPr>
          <w:sz w:val="24"/>
          <w:szCs w:val="24"/>
        </w:rPr>
      </w:pPr>
    </w:p>
    <w:p w:rsidR="000D45D0" w:rsidRDefault="000D45D0" w:rsidP="000D45D0">
      <w:pPr>
        <w:rPr>
          <w:sz w:val="24"/>
          <w:szCs w:val="24"/>
        </w:rPr>
      </w:pPr>
    </w:p>
    <w:p w:rsidR="000D45D0" w:rsidRDefault="000D45D0" w:rsidP="000D45D0">
      <w:pPr>
        <w:rPr>
          <w:sz w:val="24"/>
          <w:szCs w:val="24"/>
        </w:rPr>
      </w:pPr>
      <w:r w:rsidRPr="00263DA0">
        <w:rPr>
          <w:sz w:val="24"/>
          <w:szCs w:val="24"/>
        </w:rPr>
        <w:drawing>
          <wp:anchor distT="0" distB="0" distL="114300" distR="114300" simplePos="0" relativeHeight="251659264" behindDoc="0" locked="0" layoutInCell="1" allowOverlap="1" wp14:anchorId="2381C8FE" wp14:editId="450884DA">
            <wp:simplePos x="0" y="0"/>
            <wp:positionH relativeFrom="column">
              <wp:posOffset>0</wp:posOffset>
            </wp:positionH>
            <wp:positionV relativeFrom="paragraph">
              <wp:posOffset>-635</wp:posOffset>
            </wp:positionV>
            <wp:extent cx="6858000" cy="1191895"/>
            <wp:effectExtent l="0" t="0" r="0" b="8255"/>
            <wp:wrapNone/>
            <wp:docPr id="102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58000" cy="1191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/>
                  </pic:spPr>
                </pic:pic>
              </a:graphicData>
            </a:graphic>
          </wp:anchor>
        </w:drawing>
      </w:r>
      <w:r w:rsidRPr="00263DA0">
        <w:rPr>
          <w:sz w:val="24"/>
          <w:szCs w:val="24"/>
        </w:rPr>
        <w:drawing>
          <wp:anchor distT="0" distB="0" distL="114300" distR="114300" simplePos="0" relativeHeight="251660288" behindDoc="0" locked="0" layoutInCell="1" allowOverlap="1" wp14:anchorId="72DD6B18" wp14:editId="336277FF">
            <wp:simplePos x="0" y="0"/>
            <wp:positionH relativeFrom="column">
              <wp:posOffset>0</wp:posOffset>
            </wp:positionH>
            <wp:positionV relativeFrom="paragraph">
              <wp:posOffset>1305560</wp:posOffset>
            </wp:positionV>
            <wp:extent cx="6858000" cy="2332355"/>
            <wp:effectExtent l="0" t="0" r="0" b="0"/>
            <wp:wrapNone/>
            <wp:docPr id="1028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8" name="Picture 4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58000" cy="2332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/>
                  </pic:spPr>
                </pic:pic>
              </a:graphicData>
            </a:graphic>
          </wp:anchor>
        </w:drawing>
      </w:r>
    </w:p>
    <w:p w:rsidR="000D45D0" w:rsidRDefault="000D45D0" w:rsidP="000D45D0">
      <w:pPr>
        <w:rPr>
          <w:sz w:val="24"/>
          <w:szCs w:val="24"/>
        </w:rPr>
      </w:pPr>
    </w:p>
    <w:p w:rsidR="000D45D0" w:rsidRDefault="000D45D0" w:rsidP="000D45D0">
      <w:pPr>
        <w:rPr>
          <w:sz w:val="24"/>
          <w:szCs w:val="24"/>
        </w:rPr>
      </w:pPr>
    </w:p>
    <w:p w:rsidR="000D45D0" w:rsidRDefault="000D45D0" w:rsidP="000D45D0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:rsidR="000D45D0" w:rsidRDefault="000D45D0" w:rsidP="000D45D0">
      <w:r>
        <w:rPr>
          <w:sz w:val="24"/>
          <w:szCs w:val="24"/>
        </w:rPr>
        <w:lastRenderedPageBreak/>
        <w:t>Supplemental Material S2. Alignments for homology modeling</w:t>
      </w:r>
    </w:p>
    <w:p w:rsidR="000D45D0" w:rsidRDefault="000D45D0" w:rsidP="000D45D0"/>
    <w:p w:rsidR="000D45D0" w:rsidRDefault="000D45D0" w:rsidP="000D45D0">
      <w:r>
        <w:rPr>
          <w:b/>
          <w:sz w:val="24"/>
          <w:szCs w:val="24"/>
        </w:rPr>
        <w:t>NS5</w:t>
      </w:r>
    </w:p>
    <w:p w:rsidR="000D45D0" w:rsidRDefault="000D45D0" w:rsidP="000D45D0">
      <w:r>
        <w:rPr>
          <w:sz w:val="24"/>
          <w:szCs w:val="24"/>
        </w:rPr>
        <w:t xml:space="preserve">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 xml:space="preserve">Target  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KYEEDVNLGSGTRAVVSCAEAPNMKIIGNRIERIRSEHAETWFFDENHPYRTWAYHGSYEAPTQGSASSLINGVVRLLSK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 xml:space="preserve">4k6m.1.A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KYEEDVNLGSGTRAVGKGEVHSNQEKIKKRIQKLKEEFATTWHKDPEHPYRTWTYHGSYEVKATGSASSLVNGVVKLMSK</w:t>
      </w:r>
    </w:p>
    <w:p w:rsidR="000D45D0" w:rsidRDefault="000D45D0" w:rsidP="000D45D0"/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t>Target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PWDVVTGVTGIAMTDTTPYGQQRVFKEKVDTRVPDPQEGTRQVMSMVSSWLWKELGKHKRPRVCTKEEFINKVRSNAALG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 xml:space="preserve">4k6m.1.A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PWDAIANVTTMAMTDTTPFGQQRVFKEKVDTKAPEPPAGAKEVLNETTNWLWAYLSREKRPRLCTKEEFIKKVNSNAALG</w:t>
      </w:r>
    </w:p>
    <w:p w:rsidR="000D45D0" w:rsidRDefault="000D45D0" w:rsidP="000D45D0"/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 xml:space="preserve">Target  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AIFEEEKEWKTAVEAVNDPRFWALVDKEREHHLRGECQSCVYNMMGKREKKQGEFGKAKGSRAIWYMWLGARFLEFEALG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 xml:space="preserve">4k6m.1.A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AVFAEQNQWSTAREAVDDPRFWEMVDEERENHLRGECHTCIYNMMGKREKKPGEFGKAKGSRAIWFMWLGARYLEFEALG</w:t>
      </w:r>
    </w:p>
    <w:p w:rsidR="000D45D0" w:rsidRDefault="000D45D0" w:rsidP="000D45D0"/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 xml:space="preserve">Target  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FLNEDHWMGRENSGGGVEGLGLQRLGYVLEEMSRIPGGRMYADDTAGWDTRISRFDLENEALITNQMEKGHRALALAIIK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 xml:space="preserve">4k6m.1.A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FLNEDHWLSRENSGGGVEGSGVQKLGYILRDIAGKQGGKMYADDTAGWDTRITRTDLENEAKVLELLDGEHRMLARAIIE</w:t>
      </w:r>
    </w:p>
    <w:p w:rsidR="000D45D0" w:rsidRDefault="000D45D0" w:rsidP="000D45D0"/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YTYQNKVVKVLRPAEKGKTVMDIISRQDQRGSGQVVTYALNTFTNLVVQLIRNMEAEEVLEMQDLWLLRRSEK--VTNWL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 xml:space="preserve">4k6m.1.A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LTYRHKVVKVMRPAAEGKTVMDVISREDQRGSGQVVTYALNTFTNIAVQLVRLMEAEGVIGPQHLEQLPRKNKIAVRTWL</w:t>
      </w:r>
    </w:p>
    <w:p w:rsidR="000D45D0" w:rsidRDefault="000D45D0" w:rsidP="000D45D0"/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 xml:space="preserve">Target  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QSNGWDRLKRMAVSGDDCVVKPIDDRFAHALRFLNDMGKVRKDTQEWKPSTGWDNWEEVPFCSHHFNKLHLKDGRSIVVP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 xml:space="preserve">4k6m.1.A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FENGEERVTRMAISGDDCVVKPLDDRFATALHFLNAMSKVRKDIQEWKPSHGWHDWQQVPFCSNHFQEIVMKDGRSIVVP</w:t>
      </w:r>
    </w:p>
    <w:p w:rsidR="000D45D0" w:rsidRDefault="000D45D0" w:rsidP="000D45D0"/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 xml:space="preserve">Target  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CRHQDELIGRARVSPGAGWSIRETACLAKSYAQMWQLLYFHRRDLRLMANAICSSVPVDWVPTGRTTWSIHGKGEWMTTE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 xml:space="preserve">4k6m.1.A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CRGQDELIGRARISPGAGWNVKDTACLAKAYAQMWLLLYFHRRDLRLMANAICSAVPVDWVPTGRTSWSIHSKGEWMTTE</w:t>
      </w:r>
    </w:p>
    <w:p w:rsidR="000D45D0" w:rsidRDefault="000D45D0" w:rsidP="000D45D0"/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 xml:space="preserve">Target  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DMLVVWNRVWIEENDHMEDKTPVTKWTDIPYLGKREDLWCGSLIGHRPRTTWAENIKNTVNMVRRIIGDEEKYMDYLSTQ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 xml:space="preserve">4k6m.1.A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DMLQVWNRVWIEENEWMMDKTPITSWTDVPYVGKREDIWCGSLIGTRSRATWAENIYAAINQVRAVIG-KENYVDYMTSL</w:t>
      </w:r>
    </w:p>
    <w:p w:rsidR="000D45D0" w:rsidRDefault="000D45D0" w:rsidP="000D45D0"/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VRY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 xml:space="preserve">4k6m.1.A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RRY</w:t>
      </w:r>
    </w:p>
    <w:p w:rsidR="000D45D0" w:rsidRDefault="000D45D0" w:rsidP="000D45D0">
      <w:r>
        <w:rPr>
          <w:sz w:val="24"/>
          <w:szCs w:val="24"/>
        </w:rPr>
        <w:lastRenderedPageBreak/>
        <w:t xml:space="preserve"> </w:t>
      </w:r>
    </w:p>
    <w:p w:rsidR="000D45D0" w:rsidRDefault="000D45D0" w:rsidP="000D45D0">
      <w:r>
        <w:rPr>
          <w:b/>
          <w:sz w:val="24"/>
          <w:szCs w:val="24"/>
        </w:rPr>
        <w:t>FtsJ</w:t>
      </w:r>
    </w:p>
    <w:p w:rsidR="000D45D0" w:rsidRDefault="000D45D0" w:rsidP="000D45D0">
      <w:pPr>
        <w:pStyle w:val="Heading4"/>
        <w:keepNext w:val="0"/>
        <w:keepLines w:val="0"/>
        <w:spacing w:before="240" w:after="40"/>
        <w:contextualSpacing w:val="0"/>
      </w:pPr>
      <w:bookmarkStart w:id="1" w:name="h.wxg8q7gych5t" w:colFirst="0" w:colLast="0"/>
      <w:bookmarkEnd w:id="1"/>
    </w:p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t>Target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VSRGSAKLRWLVERGYLQPYGKVIDLGCGRGGWSYYAATIRKVQEVKGYTKGGPGHEEPMLVQSYGWNIVRLKSGVDVFH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2oy0.1.A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VSRGTAKLRWLVERRFLEPVGKVIDLGCGRGGWCYYMATQKRVQEVRGYTKGGPGHEEPQLVQSYGWNIVTMKSGVDVFY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</w:r>
    </w:p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br/>
        <w:t>Target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MAAEPCDTLLCDIGESSSSPEVEEARTLRVLSMVGDWLEKRPGAFCIKVLCPYTSTMMETLERLQRRYGGGLVRVPLSRN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2oy0.1.A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RPSECCDTLLCDIGESSSSAEVEEHRTIRVLEMVEDWLHRGPREFCVKVLCPYMPKVIEKMELLQRRYGGGLVRNPLSRN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STHEMYWVSGAK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2oy0.1.A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STHEMYWVSRA-</w:t>
      </w:r>
    </w:p>
    <w:p w:rsidR="000D45D0" w:rsidRDefault="000D45D0" w:rsidP="000D45D0">
      <w:r>
        <w:rPr>
          <w:sz w:val="24"/>
          <w:szCs w:val="24"/>
        </w:rPr>
        <w:t xml:space="preserve"> </w:t>
      </w:r>
    </w:p>
    <w:p w:rsidR="000D45D0" w:rsidRDefault="000D45D0" w:rsidP="000D45D0">
      <w:r>
        <w:rPr>
          <w:b/>
          <w:sz w:val="24"/>
          <w:szCs w:val="24"/>
        </w:rPr>
        <w:t>NS4B</w:t>
      </w:r>
    </w:p>
    <w:p w:rsidR="000D45D0" w:rsidRDefault="000D45D0" w:rsidP="000D45D0">
      <w:r>
        <w:rPr>
          <w:sz w:val="24"/>
          <w:szCs w:val="24"/>
        </w:rPr>
        <w:t xml:space="preserve">  </w:t>
      </w:r>
    </w:p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t>Target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NELGWLERTKSDLSHLMGRREEGATIGFSMDIDLRPASAWAIYAALTTFITPAVQHAVTTSYNNYSLMAMATQAGVLFGM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3bii.1.B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--------------------------------------------------------------------------------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</w:r>
    </w:p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br/>
        <w:t>Target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GKGMPFYAWDFGVPLLMIGCYSQLTPLTLIVAIILLVAHYMYLIPGLQAAAARAAQKRTAAGIMKNPVVDGIVVTDIDTM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3bii.1.B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----------------------------------------------------------TFTGKVRNHN-LGDSVNALT-L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</w:r>
    </w:p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br/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T-IDPQVEKKMGQVLLIAVAVSSAILSRTAWGWGEAGALITAATSTLWEGSPNKYWNSSTATSLCNIFRGSYLAGASLIY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3bii.1.B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lastRenderedPageBreak/>
        <w:t>EHYPGMTEKALAEIVD----------------------------------------------------------------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TVTRNA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3bii.1.B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------</w:t>
      </w:r>
    </w:p>
    <w:p w:rsidR="000D45D0" w:rsidRDefault="000D45D0" w:rsidP="000D45D0"/>
    <w:p w:rsidR="000D45D0" w:rsidRDefault="000D45D0" w:rsidP="000D45D0">
      <w:r>
        <w:rPr>
          <w:b/>
          <w:sz w:val="24"/>
          <w:szCs w:val="24"/>
        </w:rPr>
        <w:t>NS4A</w:t>
      </w:r>
    </w:p>
    <w:tbl>
      <w:tblPr>
        <w:tblW w:w="960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900"/>
        <w:gridCol w:w="60"/>
      </w:tblGrid>
      <w:tr w:rsidR="000D45D0" w:rsidTr="001856D1">
        <w:tc>
          <w:tcPr>
            <w:tcW w:w="930" w:type="dxa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0D45D0" w:rsidRDefault="000D45D0" w:rsidP="001856D1"/>
        </w:tc>
        <w:tc>
          <w:tcPr>
            <w:tcW w:w="30" w:type="dxa"/>
            <w:tcMar>
              <w:top w:w="20" w:type="dxa"/>
              <w:left w:w="20" w:type="dxa"/>
              <w:bottom w:w="20" w:type="dxa"/>
              <w:right w:w="20" w:type="dxa"/>
            </w:tcMar>
          </w:tcPr>
          <w:p w:rsidR="000D45D0" w:rsidRDefault="000D45D0" w:rsidP="001856D1"/>
        </w:tc>
      </w:tr>
    </w:tbl>
    <w:p w:rsidR="000D45D0" w:rsidRDefault="000D45D0" w:rsidP="000D45D0">
      <w:hyperlink r:id="rId6"/>
    </w:p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GVMEALGTLPGHMTERFQEAIDNLAVLMRAETGSRPYKAAAAQLPETLETIMLLGLLGTVSLGIFFVLMRNKGIGKMGFG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3anw.1.B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-----LTLLPEGLYERAEFYAYYLENYVRLNPRE----------------------------------------------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MVTLGASAWLMWLSEIEPARIACVLIVVFLLLVVLIPEPEKQRSPQDNQMAIIIMVAVGLLGLI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3anw.1.B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----------------------------------------------------------------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 xml:space="preserve"> </w:t>
      </w:r>
    </w:p>
    <w:p w:rsidR="000D45D0" w:rsidRDefault="000D45D0" w:rsidP="000D45D0">
      <w:r>
        <w:rPr>
          <w:b/>
          <w:sz w:val="24"/>
          <w:szCs w:val="24"/>
        </w:rPr>
        <w:t>HELICc</w:t>
      </w:r>
    </w:p>
    <w:p w:rsidR="000D45D0" w:rsidRDefault="000D45D0" w:rsidP="000D45D0">
      <w:r>
        <w:rPr>
          <w:sz w:val="24"/>
          <w:szCs w:val="24"/>
        </w:rPr>
        <w:t xml:space="preserve"> </w:t>
      </w:r>
    </w:p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GKTVWFVPSVRNGNEIAACLTKAGKRVIQLSRKTFETEFQKTKHQEWDFVVTTDISEMGANFKADRVIDSRRCLKPVIL-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2bhr.1.A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GKTVWFVPSIKAGNDIAACLRKNGKKVIQLSRKTFDSEYIKTRTNDWDFVVTTDISEMGANFKAERVIDPRRCMKPVILT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DG-ERVILAGPMPVTHASAAQRRGRIGRNPNKPGDEYLY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2bhr.1.A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DGEERVILAGPMPVTHSSAAQRRGRVGRNPKNENDQYIY</w:t>
      </w:r>
    </w:p>
    <w:p w:rsidR="000D45D0" w:rsidRDefault="000D45D0" w:rsidP="000D45D0">
      <w:r>
        <w:rPr>
          <w:sz w:val="24"/>
          <w:szCs w:val="24"/>
        </w:rPr>
        <w:t xml:space="preserve"> </w:t>
      </w:r>
    </w:p>
    <w:p w:rsidR="000D45D0" w:rsidRDefault="000D45D0" w:rsidP="000D45D0">
      <w:r>
        <w:rPr>
          <w:b/>
          <w:sz w:val="24"/>
          <w:szCs w:val="24"/>
        </w:rPr>
        <w:t>DEXDc</w:t>
      </w:r>
    </w:p>
    <w:p w:rsidR="000D45D0" w:rsidRDefault="000D45D0" w:rsidP="000D45D0">
      <w:r>
        <w:rPr>
          <w:sz w:val="24"/>
          <w:szCs w:val="24"/>
        </w:rPr>
        <w:t xml:space="preserve"> </w:t>
      </w:r>
    </w:p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PSMLKKKQLTVLDLHPGAGKTRRVLPEIVREAIKTRLRTVILAPTRVVAAEMEEALRGLPVRYMTTAVNVTHSGTEIVDL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lastRenderedPageBreak/>
        <w:br/>
        <w:t xml:space="preserve">2v8o.1.A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PEMLKKRQLTVLDLHPGAGKTRRILPQIIKDAIQKRLRTAVLAPTRVVAAEMAEALRGLPVRYLTPAVQREHSGNEIVDV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MCHATFTSRLLQPIRVPNYNLYIMDEAHFTDPSSIAARGYISTRVEMGEAAAIFMTATPPGTRDAF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2v8o.1.A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MCHATLTHRLMSPLRVPNYNLFVMDEAHFTDPASIAARGYIATRVEAGEAAAIFMTATPPGTSDPF</w:t>
      </w:r>
    </w:p>
    <w:p w:rsidR="000D45D0" w:rsidRDefault="000D45D0" w:rsidP="000D45D0">
      <w:r>
        <w:rPr>
          <w:sz w:val="24"/>
          <w:szCs w:val="24"/>
        </w:rPr>
        <w:t xml:space="preserve"> </w:t>
      </w:r>
    </w:p>
    <w:p w:rsidR="000D45D0" w:rsidRDefault="000D45D0" w:rsidP="000D45D0">
      <w:r>
        <w:rPr>
          <w:b/>
          <w:sz w:val="24"/>
          <w:szCs w:val="24"/>
        </w:rPr>
        <w:t>Peptidase S7</w:t>
      </w:r>
    </w:p>
    <w:p w:rsidR="000D45D0" w:rsidRDefault="000D45D0" w:rsidP="000D45D0">
      <w:r>
        <w:rPr>
          <w:sz w:val="24"/>
          <w:szCs w:val="24"/>
        </w:rPr>
        <w:t xml:space="preserve"> </w:t>
      </w:r>
    </w:p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TTDGVYRVMTRRLLGSTQVGVGVMQEGVFHTMWHVTKGSALRSGEGRLDPYWGDVKQDLVSYCGPWKLDAAWDGHSEVQL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2yol.1.A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TTTGVYRIMTRGLLGSYQAGAGVMVEGVFHTLWHTTKGAALMSGEGRLDPYWGSVKEDRLCYGGPWKLQHKWNGHDEVQM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LAVPPGERARNIQTLPGIFKTKDGDIGAVALDYPAGTSGSPILDKCGRVIGLYGNGVVIKNGSYVSAITQG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2yol.1.A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IVVEPGKNVKNVQTKPGVFKTPEGEIGAVTLDYPTGTSGSPIVDKNGDVIGLYGNGVIMPNGSYISAIVQG</w:t>
      </w:r>
    </w:p>
    <w:p w:rsidR="000D45D0" w:rsidRDefault="000D45D0" w:rsidP="000D45D0">
      <w:r>
        <w:rPr>
          <w:sz w:val="24"/>
          <w:szCs w:val="24"/>
        </w:rPr>
        <w:t xml:space="preserve"> </w:t>
      </w:r>
    </w:p>
    <w:p w:rsidR="000D45D0" w:rsidRDefault="000D45D0" w:rsidP="000D45D0">
      <w:r>
        <w:rPr>
          <w:b/>
          <w:sz w:val="24"/>
          <w:szCs w:val="24"/>
        </w:rPr>
        <w:t>NS2B</w:t>
      </w:r>
    </w:p>
    <w:p w:rsidR="000D45D0" w:rsidRDefault="000D45D0" w:rsidP="000D45D0">
      <w:r>
        <w:rPr>
          <w:sz w:val="24"/>
          <w:szCs w:val="24"/>
        </w:rPr>
        <w:t xml:space="preserve"> </w:t>
      </w:r>
    </w:p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PSEVLTAVGLICALAGGFAKADIEMAGPMAAVGLLIVSYVVSGKSVDMYIERAGDITWEKDAEVTGNSPRLDVALDESGD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2fp7.1.A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---------------------------------------------TDMWIERTADITWESDAEITGSSERVDVRLDDDGN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FSLVEDDGPPMREIILKVVLMTICGMNPIAIPFAAGAWYVYVKTGKR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2fp7.1.A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FQLMNDPGAPWK-----------------------------------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 xml:space="preserve"> </w:t>
      </w:r>
    </w:p>
    <w:p w:rsidR="000D45D0" w:rsidRDefault="000D45D0" w:rsidP="000D45D0">
      <w:r>
        <w:rPr>
          <w:b/>
          <w:sz w:val="24"/>
          <w:szCs w:val="24"/>
        </w:rPr>
        <w:t>NS2A</w:t>
      </w:r>
    </w:p>
    <w:p w:rsidR="000D45D0" w:rsidRDefault="000D45D0" w:rsidP="000D45D0"/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GVLVILLMVQEGLKKRMTTKIIISTSMAVLVAMILGGFSMSDLAKLAILMGATFAEMNTGGDVAHLALIAAFKVRPALLV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lastRenderedPageBreak/>
        <w:br/>
        <w:t xml:space="preserve">4v8p.1.g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----------------------------------FGITCVEDLIHEITTVGPHFKEANNF--------LWPFKLDT----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</w:r>
    </w:p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br/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SFIFRANWTPRESMLLALASCLLQTAISALEGDLMVLINGFALAWLAIRAMVVPRTDNITLAILAALTPLARGTLLVAWR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4v8p.1.g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--------------------------------------------------------------------------------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AGLATCGGFMLLSLKGKGSVKKNLPFVMALGLTAVRLVDPINVVGLLLLTRSGKR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4v8p.1.g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-------------------------------------------------------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 xml:space="preserve"> </w:t>
      </w:r>
    </w:p>
    <w:p w:rsidR="000D45D0" w:rsidRDefault="000D45D0" w:rsidP="000D45D0">
      <w:r>
        <w:rPr>
          <w:b/>
          <w:sz w:val="24"/>
          <w:szCs w:val="24"/>
        </w:rPr>
        <w:t>NS1</w:t>
      </w:r>
    </w:p>
    <w:p w:rsidR="000D45D0" w:rsidRDefault="000D45D0" w:rsidP="000D45D0">
      <w:r>
        <w:rPr>
          <w:sz w:val="24"/>
          <w:szCs w:val="24"/>
        </w:rPr>
        <w:t xml:space="preserve"> </w:t>
      </w:r>
    </w:p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VGCSVDFSKKETRCGTGVFVYNDVEAWRDRYKYHPDSPRRLAAAVKQAWEDGICGISSVSRMENIMWRSVEGELNAILEE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4o6d.1.A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TGCAIDISRQELRCGSGVFIHNDVEAWMDRYKYYPETPQGLAKIIQKAHKEGVCGLRSVSRLEHQMWEAVKDELNTLLKE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</w:r>
    </w:p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br/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NGVQLTVVVGSVKNPMWRGPQRLPVPVNELPHGWKAWGKSYFVRAAKTNNSFVVDGDTLKECPLKHRAWNSFLVEDHGFG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4o6d.1.A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NGVDLSVVVEKQEGMYKSAPKRLTATTEKLEIGWKAWGKSILFAPELANNTFVVDGPETKECPTQNRAWNSLEVEDFGFG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</w:r>
    </w:p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br/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VFHTSVWLKVREDYSLECDPAVIGTAVKGKEAVHSDLGYWIESEKNDTWRLKRAHLIEMKTCEWPKSHTLWTDGIEESDL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4o6d.1.A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LTSTRMFLKVRESNTTECDSKIIGTAVKNNLAIHSDLSYWIESRLNDTWKLERAVLGEVKSCTWPETHTLWGDGILESDL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</w:r>
    </w:p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br/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IIPKSLAGPLSHHNTREGYRTQMKGPWHSEELEIRFEECPGTKVHVEETCGTRGPSLRSTTASGRVIEEWCCRECTMPPL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lastRenderedPageBreak/>
        <w:br/>
        <w:t xml:space="preserve">4o6d.1.A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IIPVTLAGPRSNHNRRPGYKTQNQGPWDEGRVEIDFDYCPGTTVTLSESCGHRGPATRTTTESGKLITDWCCRSCTLPPL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SFRAKDGCWYGMEIRPRKEPESNLVRSMVTAGS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4o6d.1.A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RYQTDSGCWYGMEIRPQRHDEKTLVQSQVNA--</w:t>
      </w:r>
    </w:p>
    <w:p w:rsidR="000D45D0" w:rsidRDefault="000D45D0" w:rsidP="000D45D0">
      <w:r>
        <w:rPr>
          <w:sz w:val="24"/>
          <w:szCs w:val="24"/>
        </w:rPr>
        <w:t xml:space="preserve"> </w:t>
      </w:r>
    </w:p>
    <w:p w:rsidR="000D45D0" w:rsidRDefault="000D45D0" w:rsidP="000D45D0">
      <w:r>
        <w:rPr>
          <w:b/>
          <w:sz w:val="24"/>
          <w:szCs w:val="24"/>
        </w:rPr>
        <w:t>E Stem</w:t>
      </w:r>
    </w:p>
    <w:p w:rsidR="000D45D0" w:rsidRDefault="000D45D0" w:rsidP="000D45D0"/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GKAFEATVRGAKRMAVLGDTAWDFGSVGGALNSLGKGIHQIFGAAFKSLFGGMSWFSQILIGTLLMWLGLNTKNGSISLM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>3j2p.1.A  GQMIETTMRGAKRMAILGDTAWDFGSLGGVFTSIGKALHQVFGAIYGAAFSGVSWIMKILIGVIITWIGMNSRSTSLSVS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CLALGGVLIFLSTAVSA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3j2p.1.A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LVLVGVVTLYLGVMVQA</w:t>
      </w:r>
    </w:p>
    <w:p w:rsidR="000D45D0" w:rsidRDefault="000D45D0" w:rsidP="000D45D0">
      <w:r>
        <w:rPr>
          <w:sz w:val="24"/>
          <w:szCs w:val="24"/>
        </w:rPr>
        <w:t xml:space="preserve"> </w:t>
      </w:r>
    </w:p>
    <w:p w:rsidR="000D45D0" w:rsidRDefault="000D45D0" w:rsidP="000D45D0">
      <w:r>
        <w:rPr>
          <w:b/>
          <w:sz w:val="24"/>
          <w:szCs w:val="24"/>
        </w:rPr>
        <w:t>Glycoprotein M</w:t>
      </w:r>
    </w:p>
    <w:p w:rsidR="000D45D0" w:rsidRDefault="000D45D0" w:rsidP="000D45D0">
      <w:r>
        <w:rPr>
          <w:sz w:val="24"/>
          <w:szCs w:val="24"/>
        </w:rPr>
        <w:t xml:space="preserve">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AVTLPSHSTRKLQTRSQTWLESREYTKHLIRVENWIFRNPGFALAAAAIAWLLGSSTSQKVIYLVMILLIAPAYS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3j27.1.F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SVALVPHVGMGLETATETWMSSEGAWKHAQRIETWILRHPGFTIMAAILAYTIGTTHFQRALIFILLTAVAPSMT</w:t>
      </w:r>
    </w:p>
    <w:p w:rsidR="000D45D0" w:rsidRDefault="000D45D0" w:rsidP="000D45D0">
      <w:r>
        <w:rPr>
          <w:sz w:val="24"/>
          <w:szCs w:val="24"/>
        </w:rPr>
        <w:t xml:space="preserve"> </w:t>
      </w:r>
    </w:p>
    <w:p w:rsidR="000D45D0" w:rsidRDefault="000D45D0" w:rsidP="000D45D0">
      <w:r>
        <w:rPr>
          <w:b/>
          <w:sz w:val="24"/>
          <w:szCs w:val="24"/>
        </w:rPr>
        <w:t>Propep</w:t>
      </w:r>
    </w:p>
    <w:p w:rsidR="000D45D0" w:rsidRDefault="000D45D0" w:rsidP="000D45D0">
      <w:r>
        <w:rPr>
          <w:sz w:val="24"/>
          <w:szCs w:val="24"/>
        </w:rPr>
        <w:t xml:space="preserve"> </w:t>
      </w:r>
    </w:p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TRRGSAYYMYLDRNDAGEAISFPTTLGMNKCYIQIMDLGHMCDATMSYECPMLDEGVEPDDVDCWCNTTSTWVVYGTCHH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3c5x.1.B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TTRNGEPHMIVSRQEKGKSLLFKTEDGVNMCTLMAMDLGELCEDTITYKCPLLRQN-EPEDIDCWCNSTSTWVTYGTC--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KKGEARRSR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lastRenderedPageBreak/>
        <w:br/>
        <w:t xml:space="preserve">3c5x.1.B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---------</w:t>
      </w:r>
    </w:p>
    <w:p w:rsidR="000D45D0" w:rsidRDefault="000D45D0" w:rsidP="000D45D0">
      <w:r>
        <w:rPr>
          <w:sz w:val="24"/>
          <w:szCs w:val="24"/>
        </w:rPr>
        <w:t xml:space="preserve"> </w:t>
      </w:r>
    </w:p>
    <w:p w:rsidR="000D45D0" w:rsidRDefault="000D45D0" w:rsidP="000D45D0">
      <w:r>
        <w:rPr>
          <w:b/>
          <w:sz w:val="24"/>
          <w:szCs w:val="24"/>
        </w:rPr>
        <w:t>Capsid</w:t>
      </w:r>
    </w:p>
    <w:p w:rsidR="000D45D0" w:rsidRDefault="000D45D0" w:rsidP="000D45D0">
      <w:r>
        <w:rPr>
          <w:sz w:val="24"/>
          <w:szCs w:val="24"/>
        </w:rPr>
        <w:t xml:space="preserve"> </w:t>
      </w:r>
    </w:p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KKSGGFRIVNMLKRGVARVSPFGGLKRLPAGLLLGHGPIRMVLAILAFLRFTAIKPSLGLINRWGSVGKKEAMEIIKKFK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1sfk.1.C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-----------------RVLSLTGLKRAMLSLIDGRGPTRFVLALLAFFRFTAIAPTRAVLDRWRSVNKQTAMKHLLSFK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KDLAAMLRIINARKEKKRRGADTSVGIVGLLLTTAMA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1sfk.1.C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KELGTLTSAINRR------------------------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 xml:space="preserve"> </w:t>
      </w:r>
    </w:p>
    <w:p w:rsidR="000D45D0" w:rsidRDefault="000D45D0" w:rsidP="000D45D0">
      <w:r>
        <w:rPr>
          <w:b/>
          <w:sz w:val="24"/>
          <w:szCs w:val="24"/>
        </w:rPr>
        <w:t>Glycoprotein E</w:t>
      </w:r>
    </w:p>
    <w:p w:rsidR="000D45D0" w:rsidRDefault="000D45D0" w:rsidP="000D45D0">
      <w:pPr>
        <w:spacing w:line="480" w:lineRule="auto"/>
        <w:jc w:val="both"/>
      </w:pPr>
      <w:r>
        <w:rPr>
          <w:sz w:val="24"/>
          <w:szCs w:val="24"/>
        </w:rPr>
        <w:t xml:space="preserve"> </w:t>
      </w:r>
    </w:p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IRCIGVSNRDFVEGMSGGTWVDVVLEHGGCVTVMAQDKPTVDIELVTTTVSNMAEVRSYCYEASISDMASDSRCPTQGEA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3p54.1.A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--CLGMGNRDFIEGASGATWVDLVLEGDSCLTIMANDKPTLDVRMINIEASQLAEVRSYCYHASVTDISTVARCPTTGEA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</w:r>
    </w:p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br/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YLDKQSDTQYVCKRTLVDRGWGNGCGLFGKGSLVTCAKFACSKKMTGKSIQPENLEYRIMLSVHGSQHSGMIVNDTGHET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3p54.1.A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HNEKRADSSYVCKQGFTDRGWGNGCGFFGKGSIDTCAKFSCTSKAIGRTIQPENIKYKVGIFVHGTTTSENHGNYSAQVG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</w:r>
    </w:p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br/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DENRAKVEITPNSPRAEATLGGFGSLGLDCEPRTGLDFSDLYYLTMNNKHWLVHKEWFHDIPLPWHAGADTGTPHWNNKE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3p54.1.A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ASQAAKFTVTPNAPSVTLKLGDYGEVTLDCEPRSGLNTEAFYVMTVGSKSFLVHREWFHDLALPWTSPSSTA---WRNRE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</w:r>
    </w:p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br/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lastRenderedPageBreak/>
        <w:t>ALVEFKDAHAKRQTVVVLGSQEGAVHTALAGALEAEMDGAKGRLSSGHLKCRLKMDKLRLKGVSYSLCTAAFTFTKIPAE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3p54.1.A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LLMEFEGAHATKQSVVALGSQEGGLHQALAGAIVVEYSSSV-MLTSGHLKCRLKMDKLALKGTTYGMCTEKFSFAKNPVD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</w:r>
    </w:p>
    <w:p w:rsidR="000D45D0" w:rsidRDefault="000D45D0" w:rsidP="000D45D0">
      <w:pPr>
        <w:rPr>
          <w:rFonts w:ascii="Courier New" w:eastAsia="Courier New" w:hAnsi="Courier New" w:cs="Courier New"/>
          <w:sz w:val="20"/>
          <w:szCs w:val="20"/>
        </w:rPr>
      </w:pPr>
      <w:r>
        <w:rPr>
          <w:rFonts w:ascii="Courier New" w:eastAsia="Courier New" w:hAnsi="Courier New" w:cs="Courier New"/>
          <w:sz w:val="20"/>
          <w:szCs w:val="20"/>
        </w:rPr>
        <w:br/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TLHGTVTVEVQYAGTDGPCKVPAQMAVDMQTLTPVGRLITANPVITESTENSKMMLELDPPFGDSYIVIGVGEKKITHHW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3p54.1.A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TGHGTVVIELSYSGSDGPCKIPIVSVASLNDMTPVGRLVTVNPFVATSSANSKVLVEMEPPFGDSYIVVGRGDKQINHHW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>Target</w:t>
      </w:r>
      <w:r>
        <w:rPr>
          <w:rFonts w:ascii="Courier New" w:eastAsia="Courier New" w:hAnsi="Courier New" w:cs="Courier New"/>
          <w:sz w:val="20"/>
          <w:szCs w:val="20"/>
        </w:rPr>
        <w:tab/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HRSGSTI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br/>
        <w:t xml:space="preserve">3p54.1.A  </w:t>
      </w:r>
    </w:p>
    <w:p w:rsidR="000D45D0" w:rsidRDefault="000D45D0" w:rsidP="000D45D0">
      <w:r>
        <w:rPr>
          <w:rFonts w:ascii="Courier New" w:eastAsia="Courier New" w:hAnsi="Courier New" w:cs="Courier New"/>
          <w:sz w:val="20"/>
          <w:szCs w:val="20"/>
        </w:rPr>
        <w:t>HKAGSTL</w:t>
      </w:r>
    </w:p>
    <w:p w:rsidR="000D45D0" w:rsidRDefault="000D45D0" w:rsidP="000D45D0"/>
    <w:p w:rsidR="000D45D0" w:rsidRDefault="000D45D0" w:rsidP="000D45D0"/>
    <w:p w:rsidR="000D45D0" w:rsidRDefault="000D45D0" w:rsidP="000D45D0"/>
    <w:p w:rsidR="000D45D0" w:rsidRDefault="000D45D0" w:rsidP="000D45D0"/>
    <w:p w:rsidR="000D45D0" w:rsidRDefault="000D45D0" w:rsidP="000D45D0"/>
    <w:p w:rsidR="000D45D0" w:rsidRDefault="000D45D0" w:rsidP="000D45D0"/>
    <w:p w:rsidR="000D45D0" w:rsidRDefault="000D45D0" w:rsidP="000D45D0"/>
    <w:p w:rsidR="000D45D0" w:rsidRDefault="000D45D0" w:rsidP="000D45D0"/>
    <w:p w:rsidR="000D45D0" w:rsidRDefault="000D45D0" w:rsidP="000D45D0"/>
    <w:p w:rsidR="000D45D0" w:rsidRDefault="000D45D0" w:rsidP="000D45D0"/>
    <w:p w:rsidR="000D45D0" w:rsidRDefault="000D45D0" w:rsidP="000D45D0"/>
    <w:p w:rsidR="000D45D0" w:rsidRDefault="000D45D0" w:rsidP="000D45D0"/>
    <w:p w:rsidR="000D45D0" w:rsidRDefault="000D45D0" w:rsidP="000D45D0"/>
    <w:p w:rsidR="000D45D0" w:rsidRDefault="000D45D0" w:rsidP="000D45D0">
      <w:pPr>
        <w:rPr>
          <w:sz w:val="24"/>
          <w:szCs w:val="24"/>
        </w:rPr>
      </w:pPr>
      <w:r>
        <w:rPr>
          <w:sz w:val="24"/>
          <w:szCs w:val="24"/>
        </w:rPr>
        <w:br w:type="page"/>
      </w:r>
      <w:r>
        <w:rPr>
          <w:sz w:val="24"/>
          <w:szCs w:val="24"/>
        </w:rPr>
        <w:lastRenderedPageBreak/>
        <w:t>Supplemental Material S3. PDB files for ZIKV homology models (please see separate files)</w:t>
      </w:r>
    </w:p>
    <w:p w:rsidR="000D45D0" w:rsidRDefault="000D45D0" w:rsidP="000D45D0">
      <w:pPr>
        <w:rPr>
          <w:sz w:val="24"/>
          <w:szCs w:val="24"/>
        </w:rPr>
      </w:pPr>
    </w:p>
    <w:p w:rsidR="000D45D0" w:rsidRDefault="000D45D0" w:rsidP="000D45D0">
      <w:pPr>
        <w:rPr>
          <w:sz w:val="24"/>
          <w:szCs w:val="24"/>
        </w:rPr>
      </w:pPr>
    </w:p>
    <w:p w:rsidR="000D45D0" w:rsidRDefault="000D45D0" w:rsidP="000D45D0">
      <w:pPr>
        <w:rPr>
          <w:sz w:val="24"/>
          <w:szCs w:val="24"/>
        </w:rPr>
      </w:pPr>
    </w:p>
    <w:p w:rsidR="000D45D0" w:rsidRPr="00263DA0" w:rsidRDefault="000D45D0" w:rsidP="000D45D0">
      <w:r>
        <w:rPr>
          <w:sz w:val="24"/>
          <w:szCs w:val="24"/>
        </w:rPr>
        <w:t>Supplemental Material S4. ZIKV versus dengue virion animation</w:t>
      </w:r>
    </w:p>
    <w:p w:rsidR="000D45D0" w:rsidRDefault="000D45D0" w:rsidP="000D45D0"/>
    <w:p w:rsidR="000D45D0" w:rsidRDefault="000D45D0" w:rsidP="000D45D0">
      <w:r>
        <w:rPr>
          <w:noProof/>
        </w:rPr>
        <w:drawing>
          <wp:inline distT="114300" distB="114300" distL="114300" distR="114300" wp14:anchorId="63A24A46" wp14:editId="64085B0F">
            <wp:extent cx="4762500" cy="4762500"/>
            <wp:effectExtent l="0" t="0" r="0" b="0"/>
            <wp:docPr id="8" name="image15.gif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5.gif"/>
                    <pic:cNvPicPr preferRelativeResize="0"/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762500" cy="47625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0D45D0" w:rsidRDefault="000D45D0" w:rsidP="000D45D0"/>
    <w:p w:rsidR="000D45D0" w:rsidRDefault="000D45D0" w:rsidP="000D45D0"/>
    <w:p w:rsidR="000D45D0" w:rsidRDefault="000D45D0" w:rsidP="000D45D0">
      <w:r>
        <w:br w:type="page"/>
      </w:r>
    </w:p>
    <w:p w:rsidR="000D45D0" w:rsidRDefault="000D45D0" w:rsidP="000D45D0"/>
    <w:p w:rsidR="000D45D0" w:rsidRDefault="000D45D0" w:rsidP="000D45D0">
      <w:pPr>
        <w:spacing w:line="480" w:lineRule="auto"/>
        <w:jc w:val="both"/>
      </w:pPr>
      <w:r>
        <w:rPr>
          <w:sz w:val="24"/>
          <w:szCs w:val="24"/>
        </w:rPr>
        <w:t xml:space="preserve">Supplemental Material S5. Published Flavivirus Cryo-EM structures (not to scale). A Immature dengue 1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Kostyuchenko&lt;/Author&gt;&lt;Year&gt;2013&lt;/Year&gt;&lt;RecNum&gt;8931&lt;/RecNum&gt;&lt;DisplayText&gt;[103]&lt;/DisplayText&gt;&lt;record&gt;&lt;rec-number&gt;8931&lt;/rec-number&gt;&lt;foreign-keys&gt;&lt;key app="EN" db-id="e0x22x058saa0ge9ed95spd19f095zrfw0ew" timestamp="1456293756"&gt;8931&lt;/key&gt;&lt;/foreign-keys&gt;&lt;ref-type name="Journal Article"&gt;17&lt;/ref-type&gt;&lt;contributors&gt;&lt;authors&gt;&lt;author&gt;Kostyuchenko, V. A.&lt;/author&gt;&lt;author&gt;Zhang, Q.&lt;/author&gt;&lt;author&gt;Tan, J. L.&lt;/author&gt;&lt;author&gt;Ng, T. S.&lt;/author&gt;&lt;author&gt;Lok, S. M.&lt;/author&gt;&lt;/authors&gt;&lt;/contributors&gt;&lt;auth-address&gt;Program in Emerging Infectious Diseases, Duke-NUS Graduate Medical School, Singapore.&lt;/auth-address&gt;&lt;titles&gt;&lt;title&gt;Immature and mature dengue serotype 1 virus structures provide insight into the maturation process&lt;/title&gt;&lt;secondary-title&gt;J Virol&lt;/secondary-title&gt;&lt;/titles&gt;&lt;periodical&gt;&lt;full-title&gt;J Virol&lt;/full-title&gt;&lt;abbr-1&gt;Journal of virology&lt;/abbr-1&gt;&lt;/periodical&gt;&lt;pages&gt;7700-7&lt;/pages&gt;&lt;volume&gt;87&lt;/volume&gt;&lt;number&gt;13&lt;/number&gt;&lt;keywords&gt;&lt;keyword&gt;Cryoelectron Microscopy&lt;/keyword&gt;&lt;keyword&gt;Dengue Virus/*genetics/*growth &amp;amp; development/*ultrastructure&lt;/keyword&gt;&lt;keyword&gt;*Models, Molecular&lt;/keyword&gt;&lt;keyword&gt;*Protein Conformation&lt;/keyword&gt;&lt;keyword&gt;Serotyping&lt;/keyword&gt;&lt;keyword&gt;Viral Proteins/chemistry/*metabolism&lt;/keyword&gt;&lt;/keywords&gt;&lt;dates&gt;&lt;year&gt;2013&lt;/year&gt;&lt;pub-dates&gt;&lt;date&gt;Jul&lt;/date&gt;&lt;/pub-dates&gt;&lt;/dates&gt;&lt;isbn&gt;1098-5514 (Electronic)&amp;#xD;0022-538X (Linking)&lt;/isbn&gt;&lt;accession-num&gt;23637416&lt;/accession-num&gt;&lt;urls&gt;&lt;related-urls&gt;&lt;url&gt;http://www.ncbi.nlm.nih.gov/pubmed/23637416&lt;/url&gt;&lt;/related-urls&gt;&lt;/urls&gt;&lt;custom2&gt;PMC3700294&lt;/custom2&gt;&lt;electronic-resource-num&gt;10.1128/JVI.00197-13&lt;/electronic-resource-num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[103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, B Mature dengue 1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Kostyuchenko&lt;/Author&gt;&lt;Year&gt;2013&lt;/Year&gt;&lt;RecNum&gt;8931&lt;/RecNum&gt;&lt;DisplayText&gt;[103]&lt;/DisplayText&gt;&lt;record&gt;&lt;rec-number&gt;8931&lt;/rec-number&gt;&lt;foreign-keys&gt;&lt;key app="EN" db-id="e0x22x058saa0ge9ed95spd19f095zrfw0ew" timestamp="1456293756"&gt;8931&lt;/key&gt;&lt;/foreign-keys&gt;&lt;ref-type name="Journal Article"&gt;17&lt;/ref-type&gt;&lt;contributors&gt;&lt;authors&gt;&lt;author&gt;Kostyuchenko, V. A.&lt;/author&gt;&lt;author&gt;Zhang, Q.&lt;/author&gt;&lt;author&gt;Tan, J. L.&lt;/author&gt;&lt;author&gt;Ng, T. S.&lt;/author&gt;&lt;author&gt;Lok, S. M.&lt;/author&gt;&lt;/authors&gt;&lt;/contributors&gt;&lt;auth-address&gt;Program in Emerging Infectious Diseases, Duke-NUS Graduate Medical School, Singapore.&lt;/auth-address&gt;&lt;titles&gt;&lt;title&gt;Immature and mature dengue serotype 1 virus structures provide insight into the maturation process&lt;/title&gt;&lt;secondary-title&gt;J Virol&lt;/secondary-title&gt;&lt;/titles&gt;&lt;periodical&gt;&lt;full-title&gt;J Virol&lt;/full-title&gt;&lt;abbr-1&gt;Journal of virology&lt;/abbr-1&gt;&lt;/periodical&gt;&lt;pages&gt;7700-7&lt;/pages&gt;&lt;volume&gt;87&lt;/volume&gt;&lt;number&gt;13&lt;/number&gt;&lt;keywords&gt;&lt;keyword&gt;Cryoelectron Microscopy&lt;/keyword&gt;&lt;keyword&gt;Dengue Virus/*genetics/*growth &amp;amp; development/*ultrastructure&lt;/keyword&gt;&lt;keyword&gt;*Models, Molecular&lt;/keyword&gt;&lt;keyword&gt;*Protein Conformation&lt;/keyword&gt;&lt;keyword&gt;Serotyping&lt;/keyword&gt;&lt;keyword&gt;Viral Proteins/chemistry/*metabolism&lt;/keyword&gt;&lt;/keywords&gt;&lt;dates&gt;&lt;year&gt;2013&lt;/year&gt;&lt;pub-dates&gt;&lt;date&gt;Jul&lt;/date&gt;&lt;/pub-dates&gt;&lt;/dates&gt;&lt;isbn&gt;1098-5514 (Electronic)&amp;#xD;0022-538X (Linking)&lt;/isbn&gt;&lt;accession-num&gt;23637416&lt;/accession-num&gt;&lt;urls&gt;&lt;related-urls&gt;&lt;url&gt;http://www.ncbi.nlm.nih.gov/pubmed/23637416&lt;/url&gt;&lt;/related-urls&gt;&lt;/urls&gt;&lt;custom2&gt;PMC3700294&lt;/custom2&gt;&lt;electronic-resource-num&gt;10.1128/JVI.00197-13&lt;/electronic-resource-num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[103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, C Mature dengue 4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Kostyuchenko&lt;/Author&gt;&lt;Year&gt;2014&lt;/Year&gt;&lt;RecNum&gt;8932&lt;/RecNum&gt;&lt;DisplayText&gt;[104]&lt;/DisplayText&gt;&lt;record&gt;&lt;rec-number&gt;8932&lt;/rec-number&gt;&lt;foreign-keys&gt;&lt;key app="EN" db-id="e0x22x058saa0ge9ed95spd19f095zrfw0ew" timestamp="1456293784"&gt;8932&lt;/key&gt;&lt;/foreign-keys&gt;&lt;ref-type name="Journal Article"&gt;17&lt;/ref-type&gt;&lt;contributors&gt;&lt;authors&gt;&lt;author&gt;Kostyuchenko, V. A.&lt;/author&gt;&lt;author&gt;Chew, P. L.&lt;/author&gt;&lt;author&gt;Ng, T. S.&lt;/author&gt;&lt;author&gt;Lok, S. M.&lt;/author&gt;&lt;/authors&gt;&lt;/contributors&gt;&lt;auth-address&gt;Program in Emerging Infectious Diseases, Duke-NUS Graduate Medical School, Singapore.&lt;/auth-address&gt;&lt;titles&gt;&lt;title&gt;Near-atomic resolution cryo-electron microscopic structure of dengue serotype 4 virus&lt;/title&gt;&lt;secondary-title&gt;J Virol&lt;/secondary-title&gt;&lt;/titles&gt;&lt;periodical&gt;&lt;full-title&gt;J Virol&lt;/full-title&gt;&lt;abbr-1&gt;Journal of virology&lt;/abbr-1&gt;&lt;/periodical&gt;&lt;pages&gt;477-82&lt;/pages&gt;&lt;volume&gt;88&lt;/volume&gt;&lt;number&gt;1&lt;/number&gt;&lt;keywords&gt;&lt;keyword&gt;Antibodies, Viral/immunology&lt;/keyword&gt;&lt;keyword&gt;Cryoelectron Microscopy/*methods&lt;/keyword&gt;&lt;keyword&gt;Dengue Virus/immunology/*ultrastructure&lt;/keyword&gt;&lt;/keywords&gt;&lt;dates&gt;&lt;year&gt;2014&lt;/year&gt;&lt;pub-dates&gt;&lt;date&gt;Jan&lt;/date&gt;&lt;/pub-dates&gt;&lt;/dates&gt;&lt;isbn&gt;1098-5514 (Electronic)&amp;#xD;0022-538X (Linking)&lt;/isbn&gt;&lt;accession-num&gt;24155405&lt;/accession-num&gt;&lt;urls&gt;&lt;related-urls&gt;&lt;url&gt;http://www.ncbi.nlm.nih.gov/pubmed/24155405&lt;/url&gt;&lt;/related-urls&gt;&lt;/urls&gt;&lt;custom2&gt;PMC3911750&lt;/custom2&gt;&lt;electronic-resource-num&gt;10.1128/JVI.02641-13&lt;/electronic-resource-num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[104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, D Immature West Nile virus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Zhang&lt;/Author&gt;&lt;Year&gt;2007&lt;/Year&gt;&lt;RecNum&gt;8930&lt;/RecNum&gt;&lt;DisplayText&gt;[102]&lt;/DisplayText&gt;&lt;record&gt;&lt;rec-number&gt;8930&lt;/rec-number&gt;&lt;foreign-keys&gt;&lt;key app="EN" db-id="e0x22x058saa0ge9ed95spd19f095zrfw0ew" timestamp="1456293728"&gt;8930&lt;/key&gt;&lt;/foreign-keys&gt;&lt;ref-type name="Journal Article"&gt;17&lt;/ref-type&gt;&lt;contributors&gt;&lt;authors&gt;&lt;author&gt;Zhang, Y.&lt;/author&gt;&lt;author&gt;Kaufmann, B.&lt;/author&gt;&lt;author&gt;Chipman, P. R.&lt;/author&gt;&lt;author&gt;Kuhn, R. J.&lt;/author&gt;&lt;author&gt;Rossmann, M. G.&lt;/author&gt;&lt;/authors&gt;&lt;/contributors&gt;&lt;auth-address&gt;Department of Biological Sciences, Purdue University, 915 W. State St., West Lafayette, IN 47907-2054, USA.&lt;/auth-address&gt;&lt;titles&gt;&lt;title&gt;Structure of immature West Nile virus&lt;/title&gt;&lt;secondary-title&gt;J Virol&lt;/secondary-title&gt;&lt;/titles&gt;&lt;periodical&gt;&lt;full-title&gt;J Virol&lt;/full-title&gt;&lt;abbr-1&gt;Journal of virology&lt;/abbr-1&gt;&lt;/periodical&gt;&lt;pages&gt;6141-5&lt;/pages&gt;&lt;volume&gt;81&lt;/volume&gt;&lt;number&gt;11&lt;/number&gt;&lt;keywords&gt;&lt;keyword&gt;Animals&lt;/keyword&gt;&lt;keyword&gt;Cryoelectron Microscopy&lt;/keyword&gt;&lt;keyword&gt;Crystallography, X-Ray&lt;/keyword&gt;&lt;keyword&gt;Virion/chemistry/growth &amp;amp; development/ultrastructure&lt;/keyword&gt;&lt;keyword&gt;West Nile virus/*chemistry/growth &amp;amp; development/*ultrastructure&lt;/keyword&gt;&lt;/keywords&gt;&lt;dates&gt;&lt;year&gt;2007&lt;/year&gt;&lt;pub-dates&gt;&lt;date&gt;Jun&lt;/date&gt;&lt;/pub-dates&gt;&lt;/dates&gt;&lt;isbn&gt;0022-538X (Print)&amp;#xD;0022-538X (Linking)&lt;/isbn&gt;&lt;accession-num&gt;17376919&lt;/accession-num&gt;&lt;urls&gt;&lt;related-urls&gt;&lt;url&gt;http://www.ncbi.nlm.nih.gov/pubmed/17376919&lt;/url&gt;&lt;/related-urls&gt;&lt;/urls&gt;&lt;custom2&gt;PMC1900247&lt;/custom2&gt;&lt;electronic-resource-num&gt;10.1128/JVI.00037-07&lt;/electronic-resource-num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[102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Images from EMDataBank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 ExcludeYear="1"&gt;&lt;Author&gt;Anon&lt;/Author&gt;&lt;RecNum&gt;8977&lt;/RecNum&gt;&lt;DisplayText&gt;[109]&lt;/DisplayText&gt;&lt;record&gt;&lt;rec-number&gt;8977&lt;/rec-number&gt;&lt;foreign-keys&gt;&lt;key app="EN" db-id="e0x22x058saa0ge9ed95spd19f095zrfw0ew" timestamp="1456296885"&gt;8977&lt;/key&gt;&lt;/foreign-keys&gt;&lt;ref-type name="Web Page"&gt;12&lt;/ref-type&gt;&lt;contributors&gt;&lt;authors&gt;&lt;author&gt;Anon&lt;/author&gt;&lt;/authors&gt;&lt;/contributors&gt;&lt;titles&gt;&lt;title&gt;EMDataBank&lt;/title&gt;&lt;/titles&gt;&lt;dates&gt;&lt;/dates&gt;&lt;urls&gt;&lt;related-urls&gt;&lt;url&gt;http://emdatabank.org/search.html&lt;/url&gt;&lt;/related-urls&gt;&lt;/url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[109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.</w:t>
      </w:r>
    </w:p>
    <w:p w:rsidR="000D45D0" w:rsidRDefault="000D45D0" w:rsidP="000D45D0">
      <w:pPr>
        <w:jc w:val="both"/>
      </w:pPr>
      <w:r>
        <w:rPr>
          <w:sz w:val="24"/>
          <w:szCs w:val="24"/>
        </w:rPr>
        <w:t xml:space="preserve"> </w:t>
      </w:r>
    </w:p>
    <w:p w:rsidR="000D45D0" w:rsidRDefault="000D45D0" w:rsidP="000D45D0">
      <w:r>
        <w:t xml:space="preserve">A </w:t>
      </w:r>
      <w:r>
        <w:rPr>
          <w:noProof/>
        </w:rPr>
        <w:drawing>
          <wp:inline distT="114300" distB="114300" distL="114300" distR="114300" wp14:anchorId="2F9A436A" wp14:editId="4C1901BD">
            <wp:extent cx="1800225" cy="1800225"/>
            <wp:effectExtent l="0" t="0" r="0" b="0"/>
            <wp:docPr id="3" name="image08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08.png"/>
                    <pic:cNvPicPr preferRelativeResize="0"/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800225" cy="180022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>
        <w:t xml:space="preserve">     B </w:t>
      </w:r>
      <w:r>
        <w:rPr>
          <w:noProof/>
        </w:rPr>
        <w:drawing>
          <wp:inline distT="114300" distB="114300" distL="114300" distR="114300" wp14:anchorId="76648D64" wp14:editId="0A913E73">
            <wp:extent cx="1847850" cy="1876425"/>
            <wp:effectExtent l="0" t="0" r="0" b="0"/>
            <wp:docPr id="1" name="image0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04.png"/>
                    <pic:cNvPicPr preferRelativeResize="0"/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847850" cy="187642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>
        <w:t xml:space="preserve">       </w:t>
      </w:r>
    </w:p>
    <w:p w:rsidR="000D45D0" w:rsidRDefault="000D45D0" w:rsidP="000D45D0">
      <w:r>
        <w:t xml:space="preserve"> C</w:t>
      </w:r>
      <w:r>
        <w:rPr>
          <w:noProof/>
        </w:rPr>
        <w:drawing>
          <wp:inline distT="114300" distB="114300" distL="114300" distR="114300" wp14:anchorId="011584D8" wp14:editId="3195F563">
            <wp:extent cx="1885950" cy="1885950"/>
            <wp:effectExtent l="0" t="0" r="0" b="0"/>
            <wp:docPr id="7" name="image1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3.png"/>
                    <pic:cNvPicPr preferRelativeResize="0"/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885950" cy="188595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>
        <w:t xml:space="preserve">   D</w:t>
      </w:r>
      <w:r>
        <w:rPr>
          <w:noProof/>
        </w:rPr>
        <w:drawing>
          <wp:inline distT="114300" distB="114300" distL="114300" distR="114300" wp14:anchorId="60F3A32B" wp14:editId="7DC7838B">
            <wp:extent cx="2095500" cy="1952625"/>
            <wp:effectExtent l="0" t="0" r="0" b="9525"/>
            <wp:docPr id="5" name="image1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1.png"/>
                    <pic:cNvPicPr preferRelativeResize="0"/>
                  </pic:nvPicPr>
                  <pic:blipFill rotWithShape="1">
                    <a:blip r:embed="rId11"/>
                    <a:srcRect l="28515" t="22658" r="28516" b="23957"/>
                    <a:stretch/>
                  </pic:blipFill>
                  <pic:spPr bwMode="auto">
                    <a:xfrm>
                      <a:off x="0" y="0"/>
                      <a:ext cx="2097547" cy="19545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D45D0" w:rsidRDefault="000D45D0" w:rsidP="000D45D0"/>
    <w:p w:rsidR="000D45D0" w:rsidRDefault="000D45D0" w:rsidP="000D45D0"/>
    <w:p w:rsidR="0009392D" w:rsidRDefault="0009392D"/>
    <w:sectPr w:rsidR="0009392D" w:rsidSect="00FF19CC">
      <w:pgSz w:w="12240" w:h="15840"/>
      <w:pgMar w:top="1440" w:right="720" w:bottom="1440" w:left="720" w:header="720" w:footer="720" w:gutter="0"/>
      <w:pgNumType w:start="1"/>
      <w:cols w:space="720"/>
      <w:titlePg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D45D0"/>
    <w:rsid w:val="0009392D"/>
    <w:rsid w:val="000D45D0"/>
    <w:rsid w:val="002F5304"/>
    <w:rsid w:val="00F52A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05800D7-2D2E-4747-AAD7-49487398B4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0D45D0"/>
    <w:pPr>
      <w:spacing w:after="0" w:line="276" w:lineRule="auto"/>
    </w:pPr>
    <w:rPr>
      <w:rFonts w:ascii="Arial" w:eastAsia="Arial" w:hAnsi="Arial" w:cs="Arial"/>
      <w:color w:val="000000"/>
    </w:rPr>
  </w:style>
  <w:style w:type="paragraph" w:styleId="Heading4">
    <w:name w:val="heading 4"/>
    <w:basedOn w:val="Normal"/>
    <w:next w:val="Normal"/>
    <w:link w:val="Heading4Char"/>
    <w:rsid w:val="000D45D0"/>
    <w:pPr>
      <w:keepNext/>
      <w:keepLines/>
      <w:spacing w:before="280" w:after="80"/>
      <w:contextualSpacing/>
      <w:outlineLvl w:val="3"/>
    </w:pPr>
    <w:rPr>
      <w:color w:val="666666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rsid w:val="000D45D0"/>
    <w:rPr>
      <w:rFonts w:ascii="Arial" w:eastAsia="Arial" w:hAnsi="Arial" w:cs="Arial"/>
      <w:color w:val="666666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3.gif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rcsb.org/pdb/search/smartSubquery.do?smartSearchSubtype=PubmedIdQuery&amp;pubMedIdList=21527023" TargetMode="External"/><Relationship Id="rId11" Type="http://schemas.openxmlformats.org/officeDocument/2006/relationships/image" Target="media/image7.png"/><Relationship Id="rId5" Type="http://schemas.openxmlformats.org/officeDocument/2006/relationships/image" Target="media/image2.png"/><Relationship Id="rId10" Type="http://schemas.openxmlformats.org/officeDocument/2006/relationships/image" Target="media/image6.png"/><Relationship Id="rId4" Type="http://schemas.openxmlformats.org/officeDocument/2006/relationships/image" Target="media/image1.png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3</Pages>
  <Words>2480</Words>
  <Characters>14139</Characters>
  <Application>Microsoft Office Word</Application>
  <DocSecurity>0</DocSecurity>
  <Lines>117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58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an</dc:creator>
  <cp:keywords/>
  <dc:description/>
  <cp:lastModifiedBy>sean</cp:lastModifiedBy>
  <cp:revision>3</cp:revision>
  <dcterms:created xsi:type="dcterms:W3CDTF">2016-02-24T14:56:00Z</dcterms:created>
  <dcterms:modified xsi:type="dcterms:W3CDTF">2016-02-24T15:26:00Z</dcterms:modified>
</cp:coreProperties>
</file>